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18AE" w:rsidRPr="00932EC0" w:rsidRDefault="00932EC0" w:rsidP="00CF0AEC">
      <w:pPr>
        <w:spacing w:line="360" w:lineRule="auto"/>
      </w:pPr>
      <w:r w:rsidRPr="00932EC0">
        <w:t xml:space="preserve">Dear data user, </w:t>
      </w:r>
    </w:p>
    <w:p w:rsidR="00932EC0" w:rsidRDefault="00475D1A" w:rsidP="00CF0AEC">
      <w:pPr>
        <w:spacing w:line="360" w:lineRule="auto"/>
      </w:pPr>
      <w:r>
        <w:t>Below are the abbr</w:t>
      </w:r>
      <w:r w:rsidRPr="00932EC0">
        <w:t>eviations</w:t>
      </w:r>
      <w:r w:rsidR="00932EC0" w:rsidRPr="00932EC0">
        <w:t xml:space="preserve"> and explanations of column headings in our data files</w:t>
      </w:r>
      <w:r w:rsidR="004F43A0">
        <w:t xml:space="preserve"> used in Ala-</w:t>
      </w:r>
      <w:proofErr w:type="spellStart"/>
      <w:r w:rsidR="004F43A0">
        <w:t>Honkola</w:t>
      </w:r>
      <w:proofErr w:type="spellEnd"/>
      <w:r w:rsidR="004F43A0">
        <w:t xml:space="preserve"> et al. 2016: “</w:t>
      </w:r>
      <w:proofErr w:type="spellStart"/>
      <w:r w:rsidR="004F43A0" w:rsidRPr="004F43A0">
        <w:t>Postmating</w:t>
      </w:r>
      <w:proofErr w:type="spellEnd"/>
      <w:r w:rsidR="004F43A0" w:rsidRPr="004F43A0">
        <w:t xml:space="preserve">-prezygotic isolation between two allopatric populations of Drosophila </w:t>
      </w:r>
      <w:proofErr w:type="spellStart"/>
      <w:proofErr w:type="gramStart"/>
      <w:r w:rsidR="004F43A0" w:rsidRPr="004F43A0">
        <w:t>montana</w:t>
      </w:r>
      <w:proofErr w:type="spellEnd"/>
      <w:proofErr w:type="gramEnd"/>
      <w:r w:rsidR="004F43A0" w:rsidRPr="004F43A0">
        <w:t>; fertilisation success differs under sperm competition</w:t>
      </w:r>
      <w:r w:rsidR="004F43A0">
        <w:t>”.</w:t>
      </w:r>
    </w:p>
    <w:p w:rsidR="00EC71B5" w:rsidRPr="00012584" w:rsidRDefault="00EC71B5" w:rsidP="00EC71B5">
      <w:pPr>
        <w:spacing w:line="360" w:lineRule="auto"/>
      </w:pPr>
      <w:r>
        <w:t>“</w:t>
      </w:r>
      <w:r w:rsidRPr="00012584">
        <w:t>Additional file1.xls</w:t>
      </w:r>
      <w:r>
        <w:t>” lists used SNP markers:</w:t>
      </w:r>
    </w:p>
    <w:p w:rsidR="00EC71B5" w:rsidRDefault="00EC71B5" w:rsidP="00EC71B5">
      <w:pPr>
        <w:spacing w:line="360" w:lineRule="auto"/>
      </w:pPr>
      <w:r w:rsidRPr="00012584">
        <w:t xml:space="preserve">The columns correspond to marker name, usage in parentage analysis (parents and offspring), usage in population analysis, the </w:t>
      </w:r>
      <w:r w:rsidRPr="00012584">
        <w:rPr>
          <w:i/>
        </w:rPr>
        <w:t xml:space="preserve">Drosophila </w:t>
      </w:r>
      <w:proofErr w:type="spellStart"/>
      <w:r w:rsidRPr="00012584">
        <w:rPr>
          <w:i/>
        </w:rPr>
        <w:t>virilis</w:t>
      </w:r>
      <w:proofErr w:type="spellEnd"/>
      <w:r w:rsidRPr="00012584">
        <w:t xml:space="preserve"> gene the marker maps to, the relevant </w:t>
      </w:r>
      <w:r w:rsidRPr="00012584">
        <w:rPr>
          <w:i/>
        </w:rPr>
        <w:t xml:space="preserve">D. </w:t>
      </w:r>
      <w:proofErr w:type="spellStart"/>
      <w:r w:rsidRPr="00012584">
        <w:rPr>
          <w:i/>
        </w:rPr>
        <w:t>virilis</w:t>
      </w:r>
      <w:proofErr w:type="spellEnd"/>
      <w:r w:rsidRPr="00012584">
        <w:t xml:space="preserve"> chromosome and the top blast hit of the marker by using Blast2GO </w:t>
      </w:r>
      <w:r>
        <w:fldChar w:fldCharType="begin"/>
      </w:r>
      <w:r>
        <w:instrText xml:space="preserve"> ADDIN EN.CITE &lt;EndNote&gt;&lt;Cite&gt;&lt;Author&gt;Conesa&lt;/Author&gt;&lt;Year&gt;2005&lt;/Year&gt;&lt;RecNum&gt;1464&lt;/RecNum&gt;&lt;DisplayText&gt;(Conesa et al., 2005)&lt;/DisplayText&gt;&lt;record&gt;&lt;rec-number&gt;1464&lt;/rec-number&gt;&lt;foreign-keys&gt;&lt;key app="EN" db-id="wr255w0pkwdpsyeaaa1525sjadwwzsf09e0a" timestamp="1439899372"&gt;1464&lt;/key&gt;&lt;/foreign-keys&gt;&lt;ref-type name="Journal Article"&gt;17&lt;/ref-type&gt;&lt;contributors&gt;&lt;authors&gt;&lt;author&gt;Conesa, A.&lt;/author&gt;&lt;author&gt;Gotz, S.&lt;/author&gt;&lt;author&gt;Garcia-Gomez, J. M.&lt;/author&gt;&lt;author&gt;Terol, J.&lt;/author&gt;&lt;author&gt;Talon, M.&lt;/author&gt;&lt;author&gt;Robles, M.&lt;/author&gt;&lt;/authors&gt;&lt;/contributors&gt;&lt;titles&gt;&lt;title&gt;Blast2GO: a universal tool for annotation, visualization and analysis in functional genomics research&lt;/title&gt;&lt;secondary-title&gt;Bioinformatics&lt;/secondary-title&gt;&lt;/titles&gt;&lt;periodical&gt;&lt;full-title&gt;Bioinformatics&lt;/full-title&gt;&lt;/periodical&gt;&lt;pages&gt;3674-3676&lt;/pages&gt;&lt;volume&gt;21&lt;/volume&gt;&lt;number&gt;18&lt;/number&gt;&lt;dates&gt;&lt;year&gt;2005&lt;/year&gt;&lt;pub-dates&gt;&lt;date&gt;Sep 15&lt;/date&gt;&lt;/pub-dates&gt;&lt;/dates&gt;&lt;isbn&gt;1367-4803&lt;/isbn&gt;&lt;accession-num&gt;WOS:000231694600016&lt;/accession-num&gt;&lt;urls&gt;&lt;related-urls&gt;&lt;url&gt;&amp;lt;Go to ISI&amp;gt;://WOS:000231694600016&lt;/url&gt;&lt;url&gt;http://bioinformatics.oxfordjournals.org/content/21/18/3674.full.pdf&lt;/url&gt;&lt;/related-urls&gt;&lt;/urls&gt;&lt;electronic-resource-num&gt;10.1093/bioinformatics/bti610&lt;/electronic-resource-num&gt;&lt;/record&gt;&lt;/Cite&gt;&lt;/EndNote&gt;</w:instrText>
      </w:r>
      <w:r>
        <w:fldChar w:fldCharType="separate"/>
      </w:r>
      <w:r>
        <w:rPr>
          <w:noProof/>
        </w:rPr>
        <w:t>(Conesa et al., 2005)</w:t>
      </w:r>
      <w:r>
        <w:fldChar w:fldCharType="end"/>
      </w:r>
      <w:r w:rsidRPr="00012584">
        <w:t>.</w:t>
      </w:r>
    </w:p>
    <w:p w:rsidR="00283317" w:rsidRDefault="00283317" w:rsidP="00283317">
      <w:pPr>
        <w:spacing w:line="360" w:lineRule="auto"/>
      </w:pPr>
      <w:r>
        <w:t xml:space="preserve">The data file “First mating” includes all females that mated in the first mating and the number of eggs they laid and the number of offspring that </w:t>
      </w:r>
      <w:proofErr w:type="spellStart"/>
      <w:r>
        <w:t>eclosed</w:t>
      </w:r>
      <w:proofErr w:type="spellEnd"/>
      <w:r>
        <w:t xml:space="preserve"> from eggs laid after the first mating.</w:t>
      </w:r>
    </w:p>
    <w:p w:rsidR="00283317" w:rsidRDefault="00283317" w:rsidP="00283317">
      <w:pPr>
        <w:spacing w:line="360" w:lineRule="auto"/>
      </w:pPr>
      <w:r>
        <w:t xml:space="preserve">The data file “copdur2_mating_latency2” includes females that </w:t>
      </w:r>
      <w:proofErr w:type="spellStart"/>
      <w:r>
        <w:t>remated</w:t>
      </w:r>
      <w:proofErr w:type="spellEnd"/>
      <w:r>
        <w:t xml:space="preserve"> and for which we recorded copulation duration of the 2</w:t>
      </w:r>
      <w:r w:rsidRPr="00B3199D">
        <w:rPr>
          <w:vertAlign w:val="superscript"/>
        </w:rPr>
        <w:t>nd</w:t>
      </w:r>
      <w:r>
        <w:t xml:space="preserve"> mating. It also includes and the number of eggs they laid and the number of offspring that </w:t>
      </w:r>
      <w:proofErr w:type="spellStart"/>
      <w:r>
        <w:t>eclosed</w:t>
      </w:r>
      <w:proofErr w:type="spellEnd"/>
      <w:r>
        <w:t xml:space="preserve"> from eggs laid after the second mating. </w:t>
      </w:r>
    </w:p>
    <w:p w:rsidR="00283317" w:rsidRDefault="00283317" w:rsidP="00283317">
      <w:pPr>
        <w:spacing w:line="360" w:lineRule="auto"/>
      </w:pPr>
      <w:r>
        <w:t>The file “Paternities no zero P2” includes females that were used in P2 analyses.</w:t>
      </w:r>
    </w:p>
    <w:p w:rsidR="00283317" w:rsidRDefault="00283317" w:rsidP="00283317">
      <w:pPr>
        <w:spacing w:line="360" w:lineRule="auto"/>
      </w:pPr>
      <w:r>
        <w:t xml:space="preserve">The file “All </w:t>
      </w:r>
      <w:proofErr w:type="spellStart"/>
      <w:r>
        <w:t>matings</w:t>
      </w:r>
      <w:proofErr w:type="spellEnd"/>
      <w:r>
        <w:t>” lists all females that mated in the first mating and their behaviour after it as well. This file should be used cautiously as it may not be exactly the same as the files above that have bee</w:t>
      </w:r>
      <w:r w:rsidR="00FF3242">
        <w:t>n used in statistical</w:t>
      </w:r>
      <w:r>
        <w:t xml:space="preserve"> analysis (some wrongly typed numbers have been corrected in the above files). We give this file so that it is possible to see which females </w:t>
      </w:r>
      <w:proofErr w:type="spellStart"/>
      <w:r>
        <w:t>remated</w:t>
      </w:r>
      <w:proofErr w:type="spellEnd"/>
      <w:r>
        <w:t xml:space="preserve"> and which did not.</w:t>
      </w:r>
    </w:p>
    <w:p w:rsidR="004F43A0" w:rsidRDefault="00283317" w:rsidP="00CF0AEC">
      <w:pPr>
        <w:spacing w:line="360" w:lineRule="auto"/>
      </w:pPr>
      <w:r>
        <w:t>Column headings:</w:t>
      </w:r>
    </w:p>
    <w:p w:rsidR="00674C27" w:rsidRDefault="00674C27" w:rsidP="00CF0AEC">
      <w:pPr>
        <w:spacing w:line="360" w:lineRule="auto"/>
      </w:pPr>
      <w:r w:rsidRPr="00674C27">
        <w:t>Female</w:t>
      </w:r>
      <w:r w:rsidRPr="00674C27">
        <w:tab/>
      </w:r>
      <w:r>
        <w:t>: Female id number (a running number from 1 to 400)</w:t>
      </w:r>
    </w:p>
    <w:p w:rsidR="00674C27" w:rsidRDefault="00CE776A" w:rsidP="00CF0AEC">
      <w:pPr>
        <w:spacing w:line="360" w:lineRule="auto"/>
      </w:pPr>
      <w:proofErr w:type="spellStart"/>
      <w:proofErr w:type="gramStart"/>
      <w:r>
        <w:t>f</w:t>
      </w:r>
      <w:r w:rsidR="00674C27" w:rsidRPr="00674C27">
        <w:t>weight</w:t>
      </w:r>
      <w:proofErr w:type="spellEnd"/>
      <w:proofErr w:type="gramEnd"/>
      <w:r w:rsidR="00674C27">
        <w:t>: Female weight in mg</w:t>
      </w:r>
    </w:p>
    <w:p w:rsidR="00CE776A" w:rsidRDefault="00674C27" w:rsidP="00CF0AEC">
      <w:pPr>
        <w:spacing w:line="360" w:lineRule="auto"/>
      </w:pPr>
      <w:proofErr w:type="spellStart"/>
      <w:proofErr w:type="gramStart"/>
      <w:r w:rsidRPr="00674C27">
        <w:t>prioreggs</w:t>
      </w:r>
      <w:proofErr w:type="spellEnd"/>
      <w:proofErr w:type="gramEnd"/>
      <w:r w:rsidR="00CE776A">
        <w:t>: Number of eggs laid before the second mating</w:t>
      </w:r>
    </w:p>
    <w:p w:rsidR="00CE776A" w:rsidRDefault="00674C27" w:rsidP="00CF0AEC">
      <w:pPr>
        <w:spacing w:line="360" w:lineRule="auto"/>
      </w:pPr>
      <w:r w:rsidRPr="00674C27">
        <w:t>remeggsd12</w:t>
      </w:r>
      <w:r w:rsidR="00CE776A">
        <w:t xml:space="preserve">: Number of eggs </w:t>
      </w:r>
      <w:proofErr w:type="gramStart"/>
      <w:r w:rsidR="00CE776A">
        <w:t>laid</w:t>
      </w:r>
      <w:proofErr w:type="gramEnd"/>
      <w:r w:rsidR="00CE776A">
        <w:t xml:space="preserve"> during the first two days after </w:t>
      </w:r>
      <w:proofErr w:type="spellStart"/>
      <w:r w:rsidR="00CE776A">
        <w:t>remating</w:t>
      </w:r>
      <w:proofErr w:type="spellEnd"/>
    </w:p>
    <w:p w:rsidR="00CE776A" w:rsidRDefault="00674C27" w:rsidP="00CF0AEC">
      <w:pPr>
        <w:spacing w:line="360" w:lineRule="auto"/>
      </w:pPr>
      <w:r w:rsidRPr="00674C27">
        <w:t>remeggsd34</w:t>
      </w:r>
      <w:r w:rsidR="00CE776A">
        <w:t xml:space="preserve">: Number of eggs </w:t>
      </w:r>
      <w:proofErr w:type="gramStart"/>
      <w:r w:rsidR="00CE776A">
        <w:t>laid</w:t>
      </w:r>
      <w:proofErr w:type="gramEnd"/>
      <w:r w:rsidR="00CE776A">
        <w:t xml:space="preserve"> during days 3 and 4 after </w:t>
      </w:r>
      <w:proofErr w:type="spellStart"/>
      <w:r w:rsidR="00CE776A">
        <w:t>remating</w:t>
      </w:r>
      <w:proofErr w:type="spellEnd"/>
    </w:p>
    <w:p w:rsidR="00CE776A" w:rsidRDefault="00674C27" w:rsidP="00CF0AEC">
      <w:pPr>
        <w:spacing w:line="360" w:lineRule="auto"/>
      </w:pPr>
      <w:r w:rsidRPr="00674C27">
        <w:t>remeggsd56</w:t>
      </w:r>
      <w:r w:rsidR="00CE776A">
        <w:t xml:space="preserve">: Number of eggs </w:t>
      </w:r>
      <w:proofErr w:type="gramStart"/>
      <w:r w:rsidR="00CE776A">
        <w:t>laid</w:t>
      </w:r>
      <w:proofErr w:type="gramEnd"/>
      <w:r w:rsidR="00CE776A">
        <w:t xml:space="preserve"> during days 5 and 6 after </w:t>
      </w:r>
      <w:proofErr w:type="spellStart"/>
      <w:r w:rsidR="00CE776A">
        <w:t>remating</w:t>
      </w:r>
      <w:proofErr w:type="spellEnd"/>
    </w:p>
    <w:p w:rsidR="00CE776A" w:rsidRDefault="00674C27" w:rsidP="00CF0AEC">
      <w:pPr>
        <w:spacing w:line="360" w:lineRule="auto"/>
      </w:pPr>
      <w:proofErr w:type="spellStart"/>
      <w:proofErr w:type="gramStart"/>
      <w:r w:rsidRPr="00674C27">
        <w:t>trt</w:t>
      </w:r>
      <w:proofErr w:type="spellEnd"/>
      <w:proofErr w:type="gramEnd"/>
      <w:r w:rsidR="00CE776A">
        <w:t>: Treatment (female population, first male population, second male population)</w:t>
      </w:r>
    </w:p>
    <w:p w:rsidR="00CE776A" w:rsidRDefault="00674C27" w:rsidP="00CF0AEC">
      <w:pPr>
        <w:spacing w:line="360" w:lineRule="auto"/>
      </w:pPr>
      <w:proofErr w:type="spellStart"/>
      <w:proofErr w:type="gramStart"/>
      <w:r w:rsidRPr="00674C27">
        <w:lastRenderedPageBreak/>
        <w:t>prioroff</w:t>
      </w:r>
      <w:proofErr w:type="spellEnd"/>
      <w:proofErr w:type="gramEnd"/>
      <w:r w:rsidR="00CE776A">
        <w:t>: Number of offspring produced after the first mating</w:t>
      </w:r>
    </w:p>
    <w:p w:rsidR="00CE776A" w:rsidRDefault="00674C27" w:rsidP="00CF0AEC">
      <w:pPr>
        <w:spacing w:line="360" w:lineRule="auto"/>
      </w:pPr>
      <w:r w:rsidRPr="00674C27">
        <w:t>remoffd12</w:t>
      </w:r>
      <w:r w:rsidR="00CE776A">
        <w:t xml:space="preserve">: Number of offspring produced during the first two days after </w:t>
      </w:r>
      <w:proofErr w:type="spellStart"/>
      <w:r w:rsidR="00CE776A">
        <w:t>remating</w:t>
      </w:r>
      <w:proofErr w:type="spellEnd"/>
    </w:p>
    <w:p w:rsidR="00CE776A" w:rsidRDefault="00674C27" w:rsidP="00CF0AEC">
      <w:pPr>
        <w:spacing w:line="360" w:lineRule="auto"/>
      </w:pPr>
      <w:r w:rsidRPr="00674C27">
        <w:t>remoffd34</w:t>
      </w:r>
      <w:r w:rsidR="00CE776A">
        <w:t xml:space="preserve">: Number of offspring produced during days 3 and 4 after </w:t>
      </w:r>
      <w:proofErr w:type="spellStart"/>
      <w:r w:rsidR="00CE776A">
        <w:t>remating</w:t>
      </w:r>
      <w:proofErr w:type="spellEnd"/>
    </w:p>
    <w:p w:rsidR="00391CFA" w:rsidRDefault="00674C27" w:rsidP="00CF0AEC">
      <w:pPr>
        <w:spacing w:line="360" w:lineRule="auto"/>
      </w:pPr>
      <w:r w:rsidRPr="00674C27">
        <w:t>remoffd56</w:t>
      </w:r>
      <w:r w:rsidR="00CE776A">
        <w:t xml:space="preserve">: </w:t>
      </w:r>
      <w:r w:rsidR="00391CFA">
        <w:t xml:space="preserve">Number of offspring produced during days 5 and 6 after </w:t>
      </w:r>
      <w:proofErr w:type="spellStart"/>
      <w:r w:rsidR="00391CFA">
        <w:t>remating</w:t>
      </w:r>
      <w:proofErr w:type="spellEnd"/>
    </w:p>
    <w:p w:rsidR="00391CFA" w:rsidRDefault="00674C27" w:rsidP="00CF0AEC">
      <w:pPr>
        <w:spacing w:line="360" w:lineRule="auto"/>
      </w:pPr>
      <w:proofErr w:type="spellStart"/>
      <w:proofErr w:type="gramStart"/>
      <w:r w:rsidRPr="00674C27">
        <w:t>totremoff</w:t>
      </w:r>
      <w:proofErr w:type="spellEnd"/>
      <w:proofErr w:type="gramEnd"/>
      <w:r w:rsidR="00391CFA">
        <w:t xml:space="preserve">: Total number of offspring produced after </w:t>
      </w:r>
      <w:proofErr w:type="spellStart"/>
      <w:r w:rsidR="00391CFA">
        <w:t>remating</w:t>
      </w:r>
      <w:proofErr w:type="spellEnd"/>
    </w:p>
    <w:p w:rsidR="00391CFA" w:rsidRDefault="00674C27" w:rsidP="00CF0AEC">
      <w:pPr>
        <w:spacing w:line="360" w:lineRule="auto"/>
      </w:pPr>
      <w:proofErr w:type="spellStart"/>
      <w:proofErr w:type="gramStart"/>
      <w:r w:rsidRPr="00674C27">
        <w:t>fpop</w:t>
      </w:r>
      <w:proofErr w:type="spellEnd"/>
      <w:proofErr w:type="gramEnd"/>
      <w:r w:rsidR="00391CFA">
        <w:t>: Female population</w:t>
      </w:r>
    </w:p>
    <w:p w:rsidR="00391CFA" w:rsidRDefault="00674C27" w:rsidP="00CF0AEC">
      <w:pPr>
        <w:spacing w:line="360" w:lineRule="auto"/>
      </w:pPr>
      <w:r w:rsidRPr="00674C27">
        <w:t>m1pop</w:t>
      </w:r>
      <w:r w:rsidR="00391CFA">
        <w:t>: First male population</w:t>
      </w:r>
    </w:p>
    <w:p w:rsidR="00391CFA" w:rsidRDefault="00674C27" w:rsidP="00CF0AEC">
      <w:pPr>
        <w:spacing w:line="360" w:lineRule="auto"/>
      </w:pPr>
      <w:r w:rsidRPr="00674C27">
        <w:t>m2pop</w:t>
      </w:r>
      <w:r w:rsidR="00391CFA">
        <w:t>: Second male population</w:t>
      </w:r>
    </w:p>
    <w:p w:rsidR="00A961CC" w:rsidRDefault="00674C27" w:rsidP="00CF0AEC">
      <w:pPr>
        <w:spacing w:line="360" w:lineRule="auto"/>
      </w:pPr>
      <w:r w:rsidRPr="00674C27">
        <w:t>matlat1</w:t>
      </w:r>
      <w:r w:rsidR="00391CFA">
        <w:t xml:space="preserve">: Mating latency in the first mating (time from </w:t>
      </w:r>
      <w:r w:rsidR="00A961CC">
        <w:t xml:space="preserve">pairing the flies until the start of copulation) in s </w:t>
      </w:r>
    </w:p>
    <w:p w:rsidR="00A961CC" w:rsidRDefault="00674C27" w:rsidP="00CF0AEC">
      <w:pPr>
        <w:spacing w:line="360" w:lineRule="auto"/>
      </w:pPr>
      <w:r w:rsidRPr="00674C27">
        <w:t>copdur1</w:t>
      </w:r>
      <w:r w:rsidR="00A961CC">
        <w:t>: Duration of the first copulation in s</w:t>
      </w:r>
    </w:p>
    <w:p w:rsidR="00A961CC" w:rsidRDefault="00674C27" w:rsidP="00CF0AEC">
      <w:pPr>
        <w:spacing w:line="360" w:lineRule="auto"/>
      </w:pPr>
      <w:r w:rsidRPr="00674C27">
        <w:t>matlat2</w:t>
      </w:r>
      <w:r w:rsidR="00A961CC">
        <w:t xml:space="preserve">: Mating latency in the second mating (time from pairing the flies until the start of copulation) in s </w:t>
      </w:r>
    </w:p>
    <w:p w:rsidR="00A961CC" w:rsidRDefault="00674C27" w:rsidP="00CF0AEC">
      <w:pPr>
        <w:spacing w:line="360" w:lineRule="auto"/>
      </w:pPr>
      <w:r w:rsidRPr="00674C27">
        <w:t>copdur2</w:t>
      </w:r>
      <w:r w:rsidR="00A961CC">
        <w:t>: Duration of the second copulation in s</w:t>
      </w:r>
    </w:p>
    <w:p w:rsidR="00F5416F" w:rsidRDefault="00F5416F" w:rsidP="00CF0AEC">
      <w:pPr>
        <w:spacing w:line="360" w:lineRule="auto"/>
      </w:pPr>
      <w:proofErr w:type="gramStart"/>
      <w:r>
        <w:t>day</w:t>
      </w:r>
      <w:proofErr w:type="gramEnd"/>
      <w:r>
        <w:t>: time point of P2 measurement (1 = days 1-2, 2 = days 3-4, 3 = days 5-6)</w:t>
      </w:r>
    </w:p>
    <w:p w:rsidR="00B13144" w:rsidRDefault="00B13144" w:rsidP="00CF0AEC">
      <w:pPr>
        <w:spacing w:line="360" w:lineRule="auto"/>
      </w:pPr>
      <w:r>
        <w:t xml:space="preserve">m1prog99: Number of progeny sired by the first male to mate (99 % </w:t>
      </w:r>
      <w:r w:rsidR="00F5416F">
        <w:t>confidence for paternity assignment)</w:t>
      </w:r>
    </w:p>
    <w:p w:rsidR="00F5416F" w:rsidRDefault="00B13144" w:rsidP="00CF0AEC">
      <w:pPr>
        <w:spacing w:line="360" w:lineRule="auto"/>
      </w:pPr>
      <w:r>
        <w:t>m2prog99:</w:t>
      </w:r>
      <w:r w:rsidR="00F5416F">
        <w:t xml:space="preserve"> Number of progeny sired by the second male to mate (99 % confidence for paternity assignment)</w:t>
      </w:r>
    </w:p>
    <w:p w:rsidR="00530739" w:rsidRDefault="00530739" w:rsidP="00CF0AEC">
      <w:pPr>
        <w:spacing w:line="360" w:lineRule="auto"/>
      </w:pPr>
    </w:p>
    <w:p w:rsidR="004F43A0" w:rsidRDefault="00FF3242" w:rsidP="00CF0AEC">
      <w:pPr>
        <w:spacing w:line="360" w:lineRule="auto"/>
      </w:pPr>
      <w:r>
        <w:t>If you have questions about the data file, don’t h</w:t>
      </w:r>
      <w:r w:rsidR="002E2601">
        <w:t xml:space="preserve">esitate to contact me </w:t>
      </w:r>
      <w:bookmarkStart w:id="0" w:name="_GoBack"/>
      <w:bookmarkEnd w:id="0"/>
      <w:r>
        <w:t>(</w:t>
      </w:r>
      <w:hyperlink r:id="rId7" w:history="1">
        <w:r w:rsidRPr="00FB749D">
          <w:rPr>
            <w:rStyle w:val="Hyperlink"/>
          </w:rPr>
          <w:t>outi.alahonkola@gmail.com</w:t>
        </w:r>
      </w:hyperlink>
      <w:r>
        <w:t>).</w:t>
      </w:r>
    </w:p>
    <w:p w:rsidR="00FF3242" w:rsidRDefault="00FF3242" w:rsidP="00CF0AEC">
      <w:pPr>
        <w:spacing w:line="360" w:lineRule="auto"/>
      </w:pPr>
    </w:p>
    <w:p w:rsidR="00FF3242" w:rsidRDefault="00FF3242" w:rsidP="00CF0AEC">
      <w:pPr>
        <w:spacing w:line="360" w:lineRule="auto"/>
      </w:pPr>
      <w:r>
        <w:t xml:space="preserve">With best regards, </w:t>
      </w:r>
      <w:proofErr w:type="spellStart"/>
      <w:r>
        <w:t>Outi</w:t>
      </w:r>
      <w:proofErr w:type="spellEnd"/>
      <w:r>
        <w:t xml:space="preserve"> Ala-</w:t>
      </w:r>
      <w:proofErr w:type="spellStart"/>
      <w:r>
        <w:t>Honkola</w:t>
      </w:r>
      <w:proofErr w:type="spellEnd"/>
    </w:p>
    <w:p w:rsidR="00932EC0" w:rsidRPr="00932EC0" w:rsidRDefault="00932EC0" w:rsidP="00CF0AEC">
      <w:pPr>
        <w:spacing w:line="360" w:lineRule="auto"/>
      </w:pPr>
    </w:p>
    <w:sectPr w:rsidR="00932EC0" w:rsidRPr="00932EC0">
      <w:pgSz w:w="11906" w:h="16838"/>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1190" w:rsidRDefault="00561190" w:rsidP="00475D1A">
      <w:pPr>
        <w:spacing w:after="0" w:line="240" w:lineRule="auto"/>
      </w:pPr>
      <w:r>
        <w:separator/>
      </w:r>
    </w:p>
  </w:endnote>
  <w:endnote w:type="continuationSeparator" w:id="0">
    <w:p w:rsidR="00561190" w:rsidRDefault="00561190" w:rsidP="00475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1190" w:rsidRDefault="00561190" w:rsidP="00475D1A">
      <w:pPr>
        <w:spacing w:after="0" w:line="240" w:lineRule="auto"/>
      </w:pPr>
      <w:r>
        <w:separator/>
      </w:r>
    </w:p>
  </w:footnote>
  <w:footnote w:type="continuationSeparator" w:id="0">
    <w:p w:rsidR="00561190" w:rsidRDefault="00561190" w:rsidP="00475D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2EC0"/>
    <w:rsid w:val="00000111"/>
    <w:rsid w:val="000007C6"/>
    <w:rsid w:val="000009FA"/>
    <w:rsid w:val="00002F98"/>
    <w:rsid w:val="00006B66"/>
    <w:rsid w:val="00010ED5"/>
    <w:rsid w:val="000151BF"/>
    <w:rsid w:val="00020398"/>
    <w:rsid w:val="000214B8"/>
    <w:rsid w:val="00021B37"/>
    <w:rsid w:val="000237D7"/>
    <w:rsid w:val="0002606F"/>
    <w:rsid w:val="00027225"/>
    <w:rsid w:val="00027863"/>
    <w:rsid w:val="0003129E"/>
    <w:rsid w:val="00037A25"/>
    <w:rsid w:val="0004131D"/>
    <w:rsid w:val="00050E73"/>
    <w:rsid w:val="0005151A"/>
    <w:rsid w:val="000527B1"/>
    <w:rsid w:val="00053C0C"/>
    <w:rsid w:val="00055236"/>
    <w:rsid w:val="00061AB5"/>
    <w:rsid w:val="00064F50"/>
    <w:rsid w:val="00066858"/>
    <w:rsid w:val="00066F17"/>
    <w:rsid w:val="0006784E"/>
    <w:rsid w:val="000717A4"/>
    <w:rsid w:val="000744C1"/>
    <w:rsid w:val="00080DA4"/>
    <w:rsid w:val="0008378E"/>
    <w:rsid w:val="000874F9"/>
    <w:rsid w:val="00097208"/>
    <w:rsid w:val="000A0CCC"/>
    <w:rsid w:val="000A1905"/>
    <w:rsid w:val="000A2964"/>
    <w:rsid w:val="000A393B"/>
    <w:rsid w:val="000A3B9D"/>
    <w:rsid w:val="000A4550"/>
    <w:rsid w:val="000A5DD6"/>
    <w:rsid w:val="000B4074"/>
    <w:rsid w:val="000B5944"/>
    <w:rsid w:val="000C584B"/>
    <w:rsid w:val="000D1673"/>
    <w:rsid w:val="000D1D71"/>
    <w:rsid w:val="000D26B6"/>
    <w:rsid w:val="000D2B31"/>
    <w:rsid w:val="000D73E7"/>
    <w:rsid w:val="000E1486"/>
    <w:rsid w:val="000E35BB"/>
    <w:rsid w:val="000E379D"/>
    <w:rsid w:val="000E3C7E"/>
    <w:rsid w:val="000E6080"/>
    <w:rsid w:val="000E62CA"/>
    <w:rsid w:val="000F49C2"/>
    <w:rsid w:val="00104440"/>
    <w:rsid w:val="00105295"/>
    <w:rsid w:val="0010667B"/>
    <w:rsid w:val="00107A34"/>
    <w:rsid w:val="001177C4"/>
    <w:rsid w:val="00120227"/>
    <w:rsid w:val="001339BA"/>
    <w:rsid w:val="00134EF1"/>
    <w:rsid w:val="00136A52"/>
    <w:rsid w:val="001476B9"/>
    <w:rsid w:val="00151C04"/>
    <w:rsid w:val="00157F95"/>
    <w:rsid w:val="00162542"/>
    <w:rsid w:val="00165CA0"/>
    <w:rsid w:val="001706D1"/>
    <w:rsid w:val="001752F4"/>
    <w:rsid w:val="00180D09"/>
    <w:rsid w:val="00181587"/>
    <w:rsid w:val="00183D3E"/>
    <w:rsid w:val="00184F77"/>
    <w:rsid w:val="00191D66"/>
    <w:rsid w:val="00194552"/>
    <w:rsid w:val="001964ED"/>
    <w:rsid w:val="001A2C74"/>
    <w:rsid w:val="001A70F4"/>
    <w:rsid w:val="001B20F1"/>
    <w:rsid w:val="001B281E"/>
    <w:rsid w:val="001B487D"/>
    <w:rsid w:val="001B5CFD"/>
    <w:rsid w:val="001C19D6"/>
    <w:rsid w:val="001C25A1"/>
    <w:rsid w:val="001C3271"/>
    <w:rsid w:val="001C3443"/>
    <w:rsid w:val="001C6F36"/>
    <w:rsid w:val="001D3494"/>
    <w:rsid w:val="001D3F81"/>
    <w:rsid w:val="001E4BBF"/>
    <w:rsid w:val="001F3983"/>
    <w:rsid w:val="001F3989"/>
    <w:rsid w:val="001F3B71"/>
    <w:rsid w:val="001F7F57"/>
    <w:rsid w:val="002012E8"/>
    <w:rsid w:val="002052CD"/>
    <w:rsid w:val="002053E3"/>
    <w:rsid w:val="0020635A"/>
    <w:rsid w:val="00210214"/>
    <w:rsid w:val="0021190A"/>
    <w:rsid w:val="00214203"/>
    <w:rsid w:val="00217CBA"/>
    <w:rsid w:val="002216F6"/>
    <w:rsid w:val="002226FC"/>
    <w:rsid w:val="00223673"/>
    <w:rsid w:val="002248ED"/>
    <w:rsid w:val="00224CDF"/>
    <w:rsid w:val="0023223C"/>
    <w:rsid w:val="0023274E"/>
    <w:rsid w:val="00233444"/>
    <w:rsid w:val="00233C22"/>
    <w:rsid w:val="00235BDE"/>
    <w:rsid w:val="002366F5"/>
    <w:rsid w:val="00236E2E"/>
    <w:rsid w:val="00237744"/>
    <w:rsid w:val="002405FF"/>
    <w:rsid w:val="00240D0A"/>
    <w:rsid w:val="002419A7"/>
    <w:rsid w:val="002442FF"/>
    <w:rsid w:val="002476D8"/>
    <w:rsid w:val="00250712"/>
    <w:rsid w:val="00255C26"/>
    <w:rsid w:val="002621F7"/>
    <w:rsid w:val="00267065"/>
    <w:rsid w:val="002674BA"/>
    <w:rsid w:val="002704A9"/>
    <w:rsid w:val="002765DA"/>
    <w:rsid w:val="00277782"/>
    <w:rsid w:val="002815CF"/>
    <w:rsid w:val="0028283C"/>
    <w:rsid w:val="00283317"/>
    <w:rsid w:val="002849B7"/>
    <w:rsid w:val="002905E1"/>
    <w:rsid w:val="00292E7F"/>
    <w:rsid w:val="00293251"/>
    <w:rsid w:val="002941C2"/>
    <w:rsid w:val="00295A7A"/>
    <w:rsid w:val="002967FD"/>
    <w:rsid w:val="00297218"/>
    <w:rsid w:val="002A1F89"/>
    <w:rsid w:val="002A3B20"/>
    <w:rsid w:val="002A3E2B"/>
    <w:rsid w:val="002A6D72"/>
    <w:rsid w:val="002B0DAF"/>
    <w:rsid w:val="002B3BD1"/>
    <w:rsid w:val="002C0695"/>
    <w:rsid w:val="002C0771"/>
    <w:rsid w:val="002C1562"/>
    <w:rsid w:val="002D7BBA"/>
    <w:rsid w:val="002E07C1"/>
    <w:rsid w:val="002E2601"/>
    <w:rsid w:val="002E37DC"/>
    <w:rsid w:val="002E385D"/>
    <w:rsid w:val="002E39DC"/>
    <w:rsid w:val="002F2D06"/>
    <w:rsid w:val="002F39C6"/>
    <w:rsid w:val="002F4DCB"/>
    <w:rsid w:val="002F51F1"/>
    <w:rsid w:val="00314306"/>
    <w:rsid w:val="003159FF"/>
    <w:rsid w:val="0031793F"/>
    <w:rsid w:val="00323E80"/>
    <w:rsid w:val="0032485D"/>
    <w:rsid w:val="00325644"/>
    <w:rsid w:val="003261EC"/>
    <w:rsid w:val="00326E45"/>
    <w:rsid w:val="00331D80"/>
    <w:rsid w:val="003333F3"/>
    <w:rsid w:val="0033731C"/>
    <w:rsid w:val="0033740C"/>
    <w:rsid w:val="003422BC"/>
    <w:rsid w:val="00342408"/>
    <w:rsid w:val="00344A12"/>
    <w:rsid w:val="00346F00"/>
    <w:rsid w:val="00347B1C"/>
    <w:rsid w:val="00353770"/>
    <w:rsid w:val="00354DC9"/>
    <w:rsid w:val="00361488"/>
    <w:rsid w:val="00361FB9"/>
    <w:rsid w:val="003635D7"/>
    <w:rsid w:val="00371C68"/>
    <w:rsid w:val="00372527"/>
    <w:rsid w:val="00372FEE"/>
    <w:rsid w:val="00385B14"/>
    <w:rsid w:val="00390939"/>
    <w:rsid w:val="00390A01"/>
    <w:rsid w:val="00391CFA"/>
    <w:rsid w:val="003953C7"/>
    <w:rsid w:val="003A36B1"/>
    <w:rsid w:val="003A5BC2"/>
    <w:rsid w:val="003A642E"/>
    <w:rsid w:val="003A731D"/>
    <w:rsid w:val="003B0FEB"/>
    <w:rsid w:val="003B67A2"/>
    <w:rsid w:val="003C19C3"/>
    <w:rsid w:val="003C2748"/>
    <w:rsid w:val="003D1FDB"/>
    <w:rsid w:val="003D2EB9"/>
    <w:rsid w:val="003D58A2"/>
    <w:rsid w:val="003D767E"/>
    <w:rsid w:val="003E18FD"/>
    <w:rsid w:val="003E22EA"/>
    <w:rsid w:val="003E297B"/>
    <w:rsid w:val="003E60AA"/>
    <w:rsid w:val="003F4462"/>
    <w:rsid w:val="003F4735"/>
    <w:rsid w:val="00402D7A"/>
    <w:rsid w:val="00406E37"/>
    <w:rsid w:val="0041026F"/>
    <w:rsid w:val="004107B2"/>
    <w:rsid w:val="00412655"/>
    <w:rsid w:val="0042060B"/>
    <w:rsid w:val="00422B8A"/>
    <w:rsid w:val="00423EF9"/>
    <w:rsid w:val="00430620"/>
    <w:rsid w:val="00430E00"/>
    <w:rsid w:val="00431CB9"/>
    <w:rsid w:val="00432232"/>
    <w:rsid w:val="004345B7"/>
    <w:rsid w:val="0043784A"/>
    <w:rsid w:val="004437C8"/>
    <w:rsid w:val="00444FEE"/>
    <w:rsid w:val="00452404"/>
    <w:rsid w:val="0045371B"/>
    <w:rsid w:val="00455E06"/>
    <w:rsid w:val="004610C8"/>
    <w:rsid w:val="00475D1A"/>
    <w:rsid w:val="00480682"/>
    <w:rsid w:val="00486E52"/>
    <w:rsid w:val="00490BC5"/>
    <w:rsid w:val="004914A3"/>
    <w:rsid w:val="00493E33"/>
    <w:rsid w:val="004A0638"/>
    <w:rsid w:val="004A2BED"/>
    <w:rsid w:val="004A2CF6"/>
    <w:rsid w:val="004A44FA"/>
    <w:rsid w:val="004A5772"/>
    <w:rsid w:val="004A59EA"/>
    <w:rsid w:val="004A6731"/>
    <w:rsid w:val="004B3616"/>
    <w:rsid w:val="004C2BBF"/>
    <w:rsid w:val="004C4FE5"/>
    <w:rsid w:val="004C7F1E"/>
    <w:rsid w:val="004D58A1"/>
    <w:rsid w:val="004E0F06"/>
    <w:rsid w:val="004E3516"/>
    <w:rsid w:val="004E77F8"/>
    <w:rsid w:val="004F30AF"/>
    <w:rsid w:val="004F3BE7"/>
    <w:rsid w:val="004F3FD9"/>
    <w:rsid w:val="004F43A0"/>
    <w:rsid w:val="004F4D2E"/>
    <w:rsid w:val="004F5D6B"/>
    <w:rsid w:val="005030A8"/>
    <w:rsid w:val="0051283F"/>
    <w:rsid w:val="00513363"/>
    <w:rsid w:val="00513673"/>
    <w:rsid w:val="005217F5"/>
    <w:rsid w:val="00523058"/>
    <w:rsid w:val="0053037D"/>
    <w:rsid w:val="00530739"/>
    <w:rsid w:val="00530B07"/>
    <w:rsid w:val="00532ED7"/>
    <w:rsid w:val="00535470"/>
    <w:rsid w:val="0054591A"/>
    <w:rsid w:val="00546E0D"/>
    <w:rsid w:val="00547966"/>
    <w:rsid w:val="0055166D"/>
    <w:rsid w:val="005528FB"/>
    <w:rsid w:val="00552B24"/>
    <w:rsid w:val="005579B1"/>
    <w:rsid w:val="00561190"/>
    <w:rsid w:val="00565FB4"/>
    <w:rsid w:val="005738A7"/>
    <w:rsid w:val="005814E6"/>
    <w:rsid w:val="00585BE4"/>
    <w:rsid w:val="00587CE7"/>
    <w:rsid w:val="00587D73"/>
    <w:rsid w:val="00590574"/>
    <w:rsid w:val="0059173B"/>
    <w:rsid w:val="005918AE"/>
    <w:rsid w:val="005A0480"/>
    <w:rsid w:val="005A2A95"/>
    <w:rsid w:val="005A5A2E"/>
    <w:rsid w:val="005A7E2E"/>
    <w:rsid w:val="005B2E17"/>
    <w:rsid w:val="005B5001"/>
    <w:rsid w:val="005B738F"/>
    <w:rsid w:val="005C03EA"/>
    <w:rsid w:val="005C5B73"/>
    <w:rsid w:val="005D0554"/>
    <w:rsid w:val="005D6638"/>
    <w:rsid w:val="005D7B08"/>
    <w:rsid w:val="005E165F"/>
    <w:rsid w:val="005E3B05"/>
    <w:rsid w:val="005E4C5D"/>
    <w:rsid w:val="005E61EE"/>
    <w:rsid w:val="005E769F"/>
    <w:rsid w:val="005F120B"/>
    <w:rsid w:val="005F47D5"/>
    <w:rsid w:val="005F5832"/>
    <w:rsid w:val="005F7B7A"/>
    <w:rsid w:val="00601452"/>
    <w:rsid w:val="00601A9B"/>
    <w:rsid w:val="00603FB5"/>
    <w:rsid w:val="00604379"/>
    <w:rsid w:val="006060D7"/>
    <w:rsid w:val="0060674E"/>
    <w:rsid w:val="0060726D"/>
    <w:rsid w:val="006143A8"/>
    <w:rsid w:val="006145D5"/>
    <w:rsid w:val="0061469A"/>
    <w:rsid w:val="00620C4E"/>
    <w:rsid w:val="006261A0"/>
    <w:rsid w:val="00633F28"/>
    <w:rsid w:val="00636A95"/>
    <w:rsid w:val="00636F79"/>
    <w:rsid w:val="00645267"/>
    <w:rsid w:val="006457EB"/>
    <w:rsid w:val="0064637D"/>
    <w:rsid w:val="006469A6"/>
    <w:rsid w:val="0065018F"/>
    <w:rsid w:val="0065627E"/>
    <w:rsid w:val="00660F28"/>
    <w:rsid w:val="006647C5"/>
    <w:rsid w:val="00674C27"/>
    <w:rsid w:val="00676E3B"/>
    <w:rsid w:val="00677528"/>
    <w:rsid w:val="00686A4D"/>
    <w:rsid w:val="00687300"/>
    <w:rsid w:val="006902B6"/>
    <w:rsid w:val="006A2351"/>
    <w:rsid w:val="006B1C42"/>
    <w:rsid w:val="006B3820"/>
    <w:rsid w:val="006B538E"/>
    <w:rsid w:val="006B613E"/>
    <w:rsid w:val="006B678C"/>
    <w:rsid w:val="006B7B8A"/>
    <w:rsid w:val="006C20AD"/>
    <w:rsid w:val="006C2246"/>
    <w:rsid w:val="006C6B76"/>
    <w:rsid w:val="006D001E"/>
    <w:rsid w:val="006D76F2"/>
    <w:rsid w:val="006E2C45"/>
    <w:rsid w:val="006E37E7"/>
    <w:rsid w:val="006E5782"/>
    <w:rsid w:val="006F2B73"/>
    <w:rsid w:val="006F5456"/>
    <w:rsid w:val="006F74C2"/>
    <w:rsid w:val="006F789B"/>
    <w:rsid w:val="007009AE"/>
    <w:rsid w:val="00701091"/>
    <w:rsid w:val="00705ABD"/>
    <w:rsid w:val="00705C71"/>
    <w:rsid w:val="00707061"/>
    <w:rsid w:val="0070742F"/>
    <w:rsid w:val="00707A81"/>
    <w:rsid w:val="0071058E"/>
    <w:rsid w:val="007134E2"/>
    <w:rsid w:val="00715808"/>
    <w:rsid w:val="00715C3F"/>
    <w:rsid w:val="0072052C"/>
    <w:rsid w:val="00720CDF"/>
    <w:rsid w:val="00721C32"/>
    <w:rsid w:val="0072286C"/>
    <w:rsid w:val="00724D1D"/>
    <w:rsid w:val="0073514C"/>
    <w:rsid w:val="00735AB3"/>
    <w:rsid w:val="00737C6F"/>
    <w:rsid w:val="007461AB"/>
    <w:rsid w:val="00747D30"/>
    <w:rsid w:val="00756A34"/>
    <w:rsid w:val="007636D3"/>
    <w:rsid w:val="00765726"/>
    <w:rsid w:val="007817BE"/>
    <w:rsid w:val="00783B7A"/>
    <w:rsid w:val="00783D27"/>
    <w:rsid w:val="0078669F"/>
    <w:rsid w:val="0078756D"/>
    <w:rsid w:val="00792191"/>
    <w:rsid w:val="007930A3"/>
    <w:rsid w:val="00796D7D"/>
    <w:rsid w:val="007A0894"/>
    <w:rsid w:val="007A4635"/>
    <w:rsid w:val="007A4F21"/>
    <w:rsid w:val="007A5335"/>
    <w:rsid w:val="007A53DE"/>
    <w:rsid w:val="007B12EC"/>
    <w:rsid w:val="007B2712"/>
    <w:rsid w:val="007B3780"/>
    <w:rsid w:val="007B534F"/>
    <w:rsid w:val="007C3491"/>
    <w:rsid w:val="007C5A11"/>
    <w:rsid w:val="007C618C"/>
    <w:rsid w:val="007C64F6"/>
    <w:rsid w:val="007D0FD1"/>
    <w:rsid w:val="007D1199"/>
    <w:rsid w:val="007E2CD0"/>
    <w:rsid w:val="007E74F3"/>
    <w:rsid w:val="00800A49"/>
    <w:rsid w:val="00801F93"/>
    <w:rsid w:val="00801FBD"/>
    <w:rsid w:val="0080657F"/>
    <w:rsid w:val="00811C77"/>
    <w:rsid w:val="00814157"/>
    <w:rsid w:val="0081483E"/>
    <w:rsid w:val="0081561D"/>
    <w:rsid w:val="008261F6"/>
    <w:rsid w:val="00826F5F"/>
    <w:rsid w:val="00826F71"/>
    <w:rsid w:val="0082734F"/>
    <w:rsid w:val="00830976"/>
    <w:rsid w:val="008319F7"/>
    <w:rsid w:val="00833991"/>
    <w:rsid w:val="00842C84"/>
    <w:rsid w:val="00843E46"/>
    <w:rsid w:val="00844DEA"/>
    <w:rsid w:val="00851893"/>
    <w:rsid w:val="008532EA"/>
    <w:rsid w:val="00854429"/>
    <w:rsid w:val="008557AC"/>
    <w:rsid w:val="008660FE"/>
    <w:rsid w:val="008713F1"/>
    <w:rsid w:val="00871D69"/>
    <w:rsid w:val="00873F2B"/>
    <w:rsid w:val="00877898"/>
    <w:rsid w:val="00880BEF"/>
    <w:rsid w:val="008827FC"/>
    <w:rsid w:val="0088332D"/>
    <w:rsid w:val="00883EEF"/>
    <w:rsid w:val="008873EC"/>
    <w:rsid w:val="008A53A8"/>
    <w:rsid w:val="008B33AB"/>
    <w:rsid w:val="008B78BA"/>
    <w:rsid w:val="008C13C0"/>
    <w:rsid w:val="008C1C50"/>
    <w:rsid w:val="008C3BA0"/>
    <w:rsid w:val="008C4FA4"/>
    <w:rsid w:val="008D2B30"/>
    <w:rsid w:val="008D2B63"/>
    <w:rsid w:val="008D4227"/>
    <w:rsid w:val="008D450E"/>
    <w:rsid w:val="008E0C69"/>
    <w:rsid w:val="008E2D51"/>
    <w:rsid w:val="008E4CD3"/>
    <w:rsid w:val="008E793E"/>
    <w:rsid w:val="008F02F5"/>
    <w:rsid w:val="008F3718"/>
    <w:rsid w:val="008F4E7A"/>
    <w:rsid w:val="008F5C87"/>
    <w:rsid w:val="00900384"/>
    <w:rsid w:val="0090294C"/>
    <w:rsid w:val="00906C66"/>
    <w:rsid w:val="009107FE"/>
    <w:rsid w:val="0091124B"/>
    <w:rsid w:val="00913A72"/>
    <w:rsid w:val="00915B56"/>
    <w:rsid w:val="009200FF"/>
    <w:rsid w:val="00923BE1"/>
    <w:rsid w:val="00926662"/>
    <w:rsid w:val="009278C5"/>
    <w:rsid w:val="0093175D"/>
    <w:rsid w:val="00932BFB"/>
    <w:rsid w:val="00932EC0"/>
    <w:rsid w:val="00934153"/>
    <w:rsid w:val="00936FC8"/>
    <w:rsid w:val="0093703B"/>
    <w:rsid w:val="00946505"/>
    <w:rsid w:val="009511B0"/>
    <w:rsid w:val="00951D39"/>
    <w:rsid w:val="009536DD"/>
    <w:rsid w:val="009539BA"/>
    <w:rsid w:val="0095423A"/>
    <w:rsid w:val="009635AE"/>
    <w:rsid w:val="0096677F"/>
    <w:rsid w:val="00967BF3"/>
    <w:rsid w:val="00972965"/>
    <w:rsid w:val="00974DC0"/>
    <w:rsid w:val="0097504C"/>
    <w:rsid w:val="00975E49"/>
    <w:rsid w:val="0097691D"/>
    <w:rsid w:val="00981D6E"/>
    <w:rsid w:val="00986126"/>
    <w:rsid w:val="00987748"/>
    <w:rsid w:val="009901B7"/>
    <w:rsid w:val="009941D1"/>
    <w:rsid w:val="00995A38"/>
    <w:rsid w:val="009A54E5"/>
    <w:rsid w:val="009B39B0"/>
    <w:rsid w:val="009B3DC7"/>
    <w:rsid w:val="009B61AF"/>
    <w:rsid w:val="009B6CDC"/>
    <w:rsid w:val="009C02B6"/>
    <w:rsid w:val="009C2974"/>
    <w:rsid w:val="009C6DC3"/>
    <w:rsid w:val="009C79DC"/>
    <w:rsid w:val="009D05D5"/>
    <w:rsid w:val="009D1904"/>
    <w:rsid w:val="009D1E2E"/>
    <w:rsid w:val="009D2E73"/>
    <w:rsid w:val="009D6415"/>
    <w:rsid w:val="009D644C"/>
    <w:rsid w:val="009E10C8"/>
    <w:rsid w:val="009E167E"/>
    <w:rsid w:val="009E1BC7"/>
    <w:rsid w:val="009E2759"/>
    <w:rsid w:val="009E28AC"/>
    <w:rsid w:val="009E63D0"/>
    <w:rsid w:val="009F14FB"/>
    <w:rsid w:val="009F2F91"/>
    <w:rsid w:val="009F34C5"/>
    <w:rsid w:val="009F70E8"/>
    <w:rsid w:val="00A0373B"/>
    <w:rsid w:val="00A0508F"/>
    <w:rsid w:val="00A22CBC"/>
    <w:rsid w:val="00A23C84"/>
    <w:rsid w:val="00A302F0"/>
    <w:rsid w:val="00A30392"/>
    <w:rsid w:val="00A31C46"/>
    <w:rsid w:val="00A35F87"/>
    <w:rsid w:val="00A41504"/>
    <w:rsid w:val="00A43DDF"/>
    <w:rsid w:val="00A453E8"/>
    <w:rsid w:val="00A46C0F"/>
    <w:rsid w:val="00A52738"/>
    <w:rsid w:val="00A529DE"/>
    <w:rsid w:val="00A603D4"/>
    <w:rsid w:val="00A62219"/>
    <w:rsid w:val="00A63A70"/>
    <w:rsid w:val="00A67724"/>
    <w:rsid w:val="00A700D9"/>
    <w:rsid w:val="00A76CDB"/>
    <w:rsid w:val="00A82A57"/>
    <w:rsid w:val="00A92C6A"/>
    <w:rsid w:val="00A93A0F"/>
    <w:rsid w:val="00A953B4"/>
    <w:rsid w:val="00A961CC"/>
    <w:rsid w:val="00AA3727"/>
    <w:rsid w:val="00AA7CAA"/>
    <w:rsid w:val="00AB11EE"/>
    <w:rsid w:val="00AB2497"/>
    <w:rsid w:val="00AB4B20"/>
    <w:rsid w:val="00AB58D1"/>
    <w:rsid w:val="00AB728E"/>
    <w:rsid w:val="00AB7E22"/>
    <w:rsid w:val="00AC1F1D"/>
    <w:rsid w:val="00AC7278"/>
    <w:rsid w:val="00AD5BD9"/>
    <w:rsid w:val="00AD7894"/>
    <w:rsid w:val="00AE0228"/>
    <w:rsid w:val="00AE0C3D"/>
    <w:rsid w:val="00AE679A"/>
    <w:rsid w:val="00AE6E43"/>
    <w:rsid w:val="00B013DE"/>
    <w:rsid w:val="00B03695"/>
    <w:rsid w:val="00B0587A"/>
    <w:rsid w:val="00B067FF"/>
    <w:rsid w:val="00B068DE"/>
    <w:rsid w:val="00B110E9"/>
    <w:rsid w:val="00B129B6"/>
    <w:rsid w:val="00B12EBF"/>
    <w:rsid w:val="00B13144"/>
    <w:rsid w:val="00B16D57"/>
    <w:rsid w:val="00B17A42"/>
    <w:rsid w:val="00B21EE9"/>
    <w:rsid w:val="00B26C31"/>
    <w:rsid w:val="00B3199D"/>
    <w:rsid w:val="00B3471B"/>
    <w:rsid w:val="00B44481"/>
    <w:rsid w:val="00B44C00"/>
    <w:rsid w:val="00B45762"/>
    <w:rsid w:val="00B4682E"/>
    <w:rsid w:val="00B517E6"/>
    <w:rsid w:val="00B53CE1"/>
    <w:rsid w:val="00B54E2D"/>
    <w:rsid w:val="00B5630C"/>
    <w:rsid w:val="00B566B0"/>
    <w:rsid w:val="00B618BD"/>
    <w:rsid w:val="00B676FB"/>
    <w:rsid w:val="00B70F8E"/>
    <w:rsid w:val="00B7163E"/>
    <w:rsid w:val="00B7193A"/>
    <w:rsid w:val="00B82541"/>
    <w:rsid w:val="00B82592"/>
    <w:rsid w:val="00B83C4B"/>
    <w:rsid w:val="00B84E26"/>
    <w:rsid w:val="00B86422"/>
    <w:rsid w:val="00B8692E"/>
    <w:rsid w:val="00B905F3"/>
    <w:rsid w:val="00B908ED"/>
    <w:rsid w:val="00B91D6A"/>
    <w:rsid w:val="00B9305F"/>
    <w:rsid w:val="00B93A08"/>
    <w:rsid w:val="00BA500C"/>
    <w:rsid w:val="00BB022C"/>
    <w:rsid w:val="00BB1429"/>
    <w:rsid w:val="00BB500B"/>
    <w:rsid w:val="00BB52C4"/>
    <w:rsid w:val="00BB778B"/>
    <w:rsid w:val="00BD0E57"/>
    <w:rsid w:val="00BD163B"/>
    <w:rsid w:val="00BD72A1"/>
    <w:rsid w:val="00BE47A6"/>
    <w:rsid w:val="00BE5DDC"/>
    <w:rsid w:val="00BE664B"/>
    <w:rsid w:val="00BE7A77"/>
    <w:rsid w:val="00C01671"/>
    <w:rsid w:val="00C07DE9"/>
    <w:rsid w:val="00C13DCF"/>
    <w:rsid w:val="00C208D5"/>
    <w:rsid w:val="00C20DD3"/>
    <w:rsid w:val="00C23C3D"/>
    <w:rsid w:val="00C278AA"/>
    <w:rsid w:val="00C27AC0"/>
    <w:rsid w:val="00C3366A"/>
    <w:rsid w:val="00C33B66"/>
    <w:rsid w:val="00C357C3"/>
    <w:rsid w:val="00C36BFD"/>
    <w:rsid w:val="00C37192"/>
    <w:rsid w:val="00C4058F"/>
    <w:rsid w:val="00C43525"/>
    <w:rsid w:val="00C50B83"/>
    <w:rsid w:val="00C50C23"/>
    <w:rsid w:val="00C53D7A"/>
    <w:rsid w:val="00C53E09"/>
    <w:rsid w:val="00C54615"/>
    <w:rsid w:val="00C60412"/>
    <w:rsid w:val="00C70C0C"/>
    <w:rsid w:val="00C717ED"/>
    <w:rsid w:val="00C728AF"/>
    <w:rsid w:val="00C74850"/>
    <w:rsid w:val="00C76E1C"/>
    <w:rsid w:val="00C81BBB"/>
    <w:rsid w:val="00C8379B"/>
    <w:rsid w:val="00C83EFF"/>
    <w:rsid w:val="00C848B2"/>
    <w:rsid w:val="00C877CB"/>
    <w:rsid w:val="00C90A84"/>
    <w:rsid w:val="00C93853"/>
    <w:rsid w:val="00C94E95"/>
    <w:rsid w:val="00C94FA1"/>
    <w:rsid w:val="00C966CE"/>
    <w:rsid w:val="00C96C64"/>
    <w:rsid w:val="00CA5247"/>
    <w:rsid w:val="00CA654E"/>
    <w:rsid w:val="00CB2619"/>
    <w:rsid w:val="00CB43AA"/>
    <w:rsid w:val="00CB5092"/>
    <w:rsid w:val="00CB72EB"/>
    <w:rsid w:val="00CC3FCC"/>
    <w:rsid w:val="00CD268D"/>
    <w:rsid w:val="00CD4757"/>
    <w:rsid w:val="00CE041D"/>
    <w:rsid w:val="00CE0602"/>
    <w:rsid w:val="00CE1344"/>
    <w:rsid w:val="00CE1723"/>
    <w:rsid w:val="00CE1857"/>
    <w:rsid w:val="00CE2F1D"/>
    <w:rsid w:val="00CE776A"/>
    <w:rsid w:val="00CE7D65"/>
    <w:rsid w:val="00CF0814"/>
    <w:rsid w:val="00CF0AEC"/>
    <w:rsid w:val="00CF1C2E"/>
    <w:rsid w:val="00CF23F2"/>
    <w:rsid w:val="00CF5829"/>
    <w:rsid w:val="00CF7DCF"/>
    <w:rsid w:val="00D0393C"/>
    <w:rsid w:val="00D07477"/>
    <w:rsid w:val="00D0752E"/>
    <w:rsid w:val="00D13DAB"/>
    <w:rsid w:val="00D20E2B"/>
    <w:rsid w:val="00D23F3B"/>
    <w:rsid w:val="00D24D44"/>
    <w:rsid w:val="00D2575F"/>
    <w:rsid w:val="00D36964"/>
    <w:rsid w:val="00D371DC"/>
    <w:rsid w:val="00D401E8"/>
    <w:rsid w:val="00D41C7A"/>
    <w:rsid w:val="00D42C6F"/>
    <w:rsid w:val="00D439C9"/>
    <w:rsid w:val="00D44C7C"/>
    <w:rsid w:val="00D45BAE"/>
    <w:rsid w:val="00D5082B"/>
    <w:rsid w:val="00D527AA"/>
    <w:rsid w:val="00D53633"/>
    <w:rsid w:val="00D57BD9"/>
    <w:rsid w:val="00D61C38"/>
    <w:rsid w:val="00D63207"/>
    <w:rsid w:val="00D634C6"/>
    <w:rsid w:val="00D63F30"/>
    <w:rsid w:val="00D734C1"/>
    <w:rsid w:val="00D85C7C"/>
    <w:rsid w:val="00D94144"/>
    <w:rsid w:val="00DB20CD"/>
    <w:rsid w:val="00DB3BBE"/>
    <w:rsid w:val="00DB6D2E"/>
    <w:rsid w:val="00DC1365"/>
    <w:rsid w:val="00DC20A9"/>
    <w:rsid w:val="00DC3A03"/>
    <w:rsid w:val="00DD2312"/>
    <w:rsid w:val="00DE6EF8"/>
    <w:rsid w:val="00DE6FF5"/>
    <w:rsid w:val="00DF2945"/>
    <w:rsid w:val="00DF58C7"/>
    <w:rsid w:val="00DF6B10"/>
    <w:rsid w:val="00DF7716"/>
    <w:rsid w:val="00E00082"/>
    <w:rsid w:val="00E06349"/>
    <w:rsid w:val="00E139DD"/>
    <w:rsid w:val="00E14994"/>
    <w:rsid w:val="00E14AC1"/>
    <w:rsid w:val="00E15917"/>
    <w:rsid w:val="00E2096A"/>
    <w:rsid w:val="00E24F80"/>
    <w:rsid w:val="00E26C61"/>
    <w:rsid w:val="00E3414C"/>
    <w:rsid w:val="00E342A9"/>
    <w:rsid w:val="00E34F0F"/>
    <w:rsid w:val="00E40078"/>
    <w:rsid w:val="00E41973"/>
    <w:rsid w:val="00E42655"/>
    <w:rsid w:val="00E43BCF"/>
    <w:rsid w:val="00E44BF5"/>
    <w:rsid w:val="00E52331"/>
    <w:rsid w:val="00E544D5"/>
    <w:rsid w:val="00E5652F"/>
    <w:rsid w:val="00E60F20"/>
    <w:rsid w:val="00E60FCD"/>
    <w:rsid w:val="00E629E9"/>
    <w:rsid w:val="00E65313"/>
    <w:rsid w:val="00E65B6A"/>
    <w:rsid w:val="00E65DE8"/>
    <w:rsid w:val="00E70CD0"/>
    <w:rsid w:val="00E717C8"/>
    <w:rsid w:val="00E9095C"/>
    <w:rsid w:val="00E946A6"/>
    <w:rsid w:val="00E95892"/>
    <w:rsid w:val="00EA0ACB"/>
    <w:rsid w:val="00EA4661"/>
    <w:rsid w:val="00EA6E05"/>
    <w:rsid w:val="00EB1A60"/>
    <w:rsid w:val="00EB31A0"/>
    <w:rsid w:val="00EB7762"/>
    <w:rsid w:val="00EC228E"/>
    <w:rsid w:val="00EC53B2"/>
    <w:rsid w:val="00EC63B5"/>
    <w:rsid w:val="00EC71B5"/>
    <w:rsid w:val="00ED2C9A"/>
    <w:rsid w:val="00ED3C09"/>
    <w:rsid w:val="00ED54A6"/>
    <w:rsid w:val="00EE10B1"/>
    <w:rsid w:val="00EE2457"/>
    <w:rsid w:val="00EE6612"/>
    <w:rsid w:val="00EE74AF"/>
    <w:rsid w:val="00EF0FEA"/>
    <w:rsid w:val="00EF263A"/>
    <w:rsid w:val="00EF4F4D"/>
    <w:rsid w:val="00F00924"/>
    <w:rsid w:val="00F03230"/>
    <w:rsid w:val="00F04D27"/>
    <w:rsid w:val="00F17CB3"/>
    <w:rsid w:val="00F17DFC"/>
    <w:rsid w:val="00F2723B"/>
    <w:rsid w:val="00F30303"/>
    <w:rsid w:val="00F317AE"/>
    <w:rsid w:val="00F318CC"/>
    <w:rsid w:val="00F31CDA"/>
    <w:rsid w:val="00F35A8D"/>
    <w:rsid w:val="00F410F0"/>
    <w:rsid w:val="00F41EF6"/>
    <w:rsid w:val="00F4298D"/>
    <w:rsid w:val="00F43A1A"/>
    <w:rsid w:val="00F43D9B"/>
    <w:rsid w:val="00F441F0"/>
    <w:rsid w:val="00F44820"/>
    <w:rsid w:val="00F46AF0"/>
    <w:rsid w:val="00F5332E"/>
    <w:rsid w:val="00F5416F"/>
    <w:rsid w:val="00F57DFF"/>
    <w:rsid w:val="00F62BFC"/>
    <w:rsid w:val="00F6518E"/>
    <w:rsid w:val="00F652B5"/>
    <w:rsid w:val="00F66330"/>
    <w:rsid w:val="00F66340"/>
    <w:rsid w:val="00F67D02"/>
    <w:rsid w:val="00F7730E"/>
    <w:rsid w:val="00F77766"/>
    <w:rsid w:val="00F811D5"/>
    <w:rsid w:val="00F8129F"/>
    <w:rsid w:val="00F8549F"/>
    <w:rsid w:val="00F86792"/>
    <w:rsid w:val="00F870B3"/>
    <w:rsid w:val="00F928AE"/>
    <w:rsid w:val="00F9333B"/>
    <w:rsid w:val="00F94145"/>
    <w:rsid w:val="00FA2C65"/>
    <w:rsid w:val="00FA2ED0"/>
    <w:rsid w:val="00FA7D1C"/>
    <w:rsid w:val="00FB0EC0"/>
    <w:rsid w:val="00FB4BA2"/>
    <w:rsid w:val="00FB5293"/>
    <w:rsid w:val="00FB5649"/>
    <w:rsid w:val="00FB6848"/>
    <w:rsid w:val="00FC0165"/>
    <w:rsid w:val="00FC136F"/>
    <w:rsid w:val="00FC578A"/>
    <w:rsid w:val="00FC5B93"/>
    <w:rsid w:val="00FC72A3"/>
    <w:rsid w:val="00FC7A75"/>
    <w:rsid w:val="00FD2D65"/>
    <w:rsid w:val="00FD442D"/>
    <w:rsid w:val="00FD4558"/>
    <w:rsid w:val="00FD55B1"/>
    <w:rsid w:val="00FD63E2"/>
    <w:rsid w:val="00FD6DE8"/>
    <w:rsid w:val="00FE4B14"/>
    <w:rsid w:val="00FE526D"/>
    <w:rsid w:val="00FE7440"/>
    <w:rsid w:val="00FF077F"/>
    <w:rsid w:val="00FF32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E22"/>
    <w:rPr>
      <w:rFonts w:ascii="Times New Roman" w:hAnsi="Times New Roman"/>
      <w:sz w:val="24"/>
    </w:rPr>
  </w:style>
  <w:style w:type="paragraph" w:styleId="Heading1">
    <w:name w:val="heading 1"/>
    <w:basedOn w:val="Normal"/>
    <w:next w:val="Normal"/>
    <w:link w:val="Heading1Char"/>
    <w:autoRedefine/>
    <w:uiPriority w:val="9"/>
    <w:qFormat/>
    <w:rsid w:val="00AB7E22"/>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302F0"/>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544D5"/>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23C3D"/>
    <w:pPr>
      <w:keepNext/>
      <w:keepLines/>
      <w:spacing w:before="200" w:after="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02F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544D5"/>
    <w:rPr>
      <w:rFonts w:asciiTheme="majorHAnsi" w:eastAsiaTheme="majorEastAsia" w:hAnsiTheme="majorHAnsi" w:cstheme="majorBidi"/>
      <w:b/>
      <w:bCs/>
      <w:sz w:val="24"/>
    </w:rPr>
  </w:style>
  <w:style w:type="character" w:customStyle="1" w:styleId="Heading1Char">
    <w:name w:val="Heading 1 Char"/>
    <w:basedOn w:val="DefaultParagraphFont"/>
    <w:link w:val="Heading1"/>
    <w:uiPriority w:val="9"/>
    <w:rsid w:val="00AB7E22"/>
    <w:rPr>
      <w:rFonts w:asciiTheme="majorHAnsi" w:eastAsiaTheme="majorEastAsia" w:hAnsiTheme="majorHAnsi" w:cstheme="majorBidi"/>
      <w:b/>
      <w:bCs/>
      <w:sz w:val="28"/>
      <w:szCs w:val="28"/>
    </w:rPr>
  </w:style>
  <w:style w:type="character" w:customStyle="1" w:styleId="Heading4Char">
    <w:name w:val="Heading 4 Char"/>
    <w:basedOn w:val="DefaultParagraphFont"/>
    <w:link w:val="Heading4"/>
    <w:uiPriority w:val="9"/>
    <w:rsid w:val="00C23C3D"/>
    <w:rPr>
      <w:rFonts w:asciiTheme="majorHAnsi" w:eastAsiaTheme="majorEastAsia" w:hAnsiTheme="majorHAnsi" w:cstheme="majorBidi"/>
      <w:b/>
      <w:bCs/>
      <w:i/>
      <w:iCs/>
      <w:sz w:val="24"/>
    </w:rPr>
  </w:style>
  <w:style w:type="paragraph" w:styleId="Header">
    <w:name w:val="header"/>
    <w:basedOn w:val="Normal"/>
    <w:link w:val="HeaderChar"/>
    <w:uiPriority w:val="99"/>
    <w:unhideWhenUsed/>
    <w:rsid w:val="00475D1A"/>
    <w:pPr>
      <w:tabs>
        <w:tab w:val="center" w:pos="4819"/>
        <w:tab w:val="right" w:pos="9638"/>
      </w:tabs>
      <w:spacing w:after="0" w:line="240" w:lineRule="auto"/>
    </w:pPr>
  </w:style>
  <w:style w:type="character" w:customStyle="1" w:styleId="HeaderChar">
    <w:name w:val="Header Char"/>
    <w:basedOn w:val="DefaultParagraphFont"/>
    <w:link w:val="Header"/>
    <w:uiPriority w:val="99"/>
    <w:rsid w:val="00475D1A"/>
    <w:rPr>
      <w:rFonts w:ascii="Times New Roman" w:hAnsi="Times New Roman"/>
      <w:sz w:val="24"/>
    </w:rPr>
  </w:style>
  <w:style w:type="paragraph" w:styleId="Footer">
    <w:name w:val="footer"/>
    <w:basedOn w:val="Normal"/>
    <w:link w:val="FooterChar"/>
    <w:uiPriority w:val="99"/>
    <w:unhideWhenUsed/>
    <w:rsid w:val="00475D1A"/>
    <w:pPr>
      <w:tabs>
        <w:tab w:val="center" w:pos="4819"/>
        <w:tab w:val="right" w:pos="9638"/>
      </w:tabs>
      <w:spacing w:after="0" w:line="240" w:lineRule="auto"/>
    </w:pPr>
  </w:style>
  <w:style w:type="character" w:customStyle="1" w:styleId="FooterChar">
    <w:name w:val="Footer Char"/>
    <w:basedOn w:val="DefaultParagraphFont"/>
    <w:link w:val="Footer"/>
    <w:uiPriority w:val="99"/>
    <w:rsid w:val="00475D1A"/>
    <w:rPr>
      <w:rFonts w:ascii="Times New Roman" w:hAnsi="Times New Roman"/>
      <w:sz w:val="24"/>
    </w:rPr>
  </w:style>
  <w:style w:type="character" w:styleId="Hyperlink">
    <w:name w:val="Hyperlink"/>
    <w:basedOn w:val="DefaultParagraphFont"/>
    <w:uiPriority w:val="99"/>
    <w:unhideWhenUsed/>
    <w:rsid w:val="00FF324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E22"/>
    <w:rPr>
      <w:rFonts w:ascii="Times New Roman" w:hAnsi="Times New Roman"/>
      <w:sz w:val="24"/>
    </w:rPr>
  </w:style>
  <w:style w:type="paragraph" w:styleId="Heading1">
    <w:name w:val="heading 1"/>
    <w:basedOn w:val="Normal"/>
    <w:next w:val="Normal"/>
    <w:link w:val="Heading1Char"/>
    <w:autoRedefine/>
    <w:uiPriority w:val="9"/>
    <w:qFormat/>
    <w:rsid w:val="00AB7E22"/>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302F0"/>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544D5"/>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23C3D"/>
    <w:pPr>
      <w:keepNext/>
      <w:keepLines/>
      <w:spacing w:before="200" w:after="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02F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544D5"/>
    <w:rPr>
      <w:rFonts w:asciiTheme="majorHAnsi" w:eastAsiaTheme="majorEastAsia" w:hAnsiTheme="majorHAnsi" w:cstheme="majorBidi"/>
      <w:b/>
      <w:bCs/>
      <w:sz w:val="24"/>
    </w:rPr>
  </w:style>
  <w:style w:type="character" w:customStyle="1" w:styleId="Heading1Char">
    <w:name w:val="Heading 1 Char"/>
    <w:basedOn w:val="DefaultParagraphFont"/>
    <w:link w:val="Heading1"/>
    <w:uiPriority w:val="9"/>
    <w:rsid w:val="00AB7E22"/>
    <w:rPr>
      <w:rFonts w:asciiTheme="majorHAnsi" w:eastAsiaTheme="majorEastAsia" w:hAnsiTheme="majorHAnsi" w:cstheme="majorBidi"/>
      <w:b/>
      <w:bCs/>
      <w:sz w:val="28"/>
      <w:szCs w:val="28"/>
    </w:rPr>
  </w:style>
  <w:style w:type="character" w:customStyle="1" w:styleId="Heading4Char">
    <w:name w:val="Heading 4 Char"/>
    <w:basedOn w:val="DefaultParagraphFont"/>
    <w:link w:val="Heading4"/>
    <w:uiPriority w:val="9"/>
    <w:rsid w:val="00C23C3D"/>
    <w:rPr>
      <w:rFonts w:asciiTheme="majorHAnsi" w:eastAsiaTheme="majorEastAsia" w:hAnsiTheme="majorHAnsi" w:cstheme="majorBidi"/>
      <w:b/>
      <w:bCs/>
      <w:i/>
      <w:iCs/>
      <w:sz w:val="24"/>
    </w:rPr>
  </w:style>
  <w:style w:type="paragraph" w:styleId="Header">
    <w:name w:val="header"/>
    <w:basedOn w:val="Normal"/>
    <w:link w:val="HeaderChar"/>
    <w:uiPriority w:val="99"/>
    <w:unhideWhenUsed/>
    <w:rsid w:val="00475D1A"/>
    <w:pPr>
      <w:tabs>
        <w:tab w:val="center" w:pos="4819"/>
        <w:tab w:val="right" w:pos="9638"/>
      </w:tabs>
      <w:spacing w:after="0" w:line="240" w:lineRule="auto"/>
    </w:pPr>
  </w:style>
  <w:style w:type="character" w:customStyle="1" w:styleId="HeaderChar">
    <w:name w:val="Header Char"/>
    <w:basedOn w:val="DefaultParagraphFont"/>
    <w:link w:val="Header"/>
    <w:uiPriority w:val="99"/>
    <w:rsid w:val="00475D1A"/>
    <w:rPr>
      <w:rFonts w:ascii="Times New Roman" w:hAnsi="Times New Roman"/>
      <w:sz w:val="24"/>
    </w:rPr>
  </w:style>
  <w:style w:type="paragraph" w:styleId="Footer">
    <w:name w:val="footer"/>
    <w:basedOn w:val="Normal"/>
    <w:link w:val="FooterChar"/>
    <w:uiPriority w:val="99"/>
    <w:unhideWhenUsed/>
    <w:rsid w:val="00475D1A"/>
    <w:pPr>
      <w:tabs>
        <w:tab w:val="center" w:pos="4819"/>
        <w:tab w:val="right" w:pos="9638"/>
      </w:tabs>
      <w:spacing w:after="0" w:line="240" w:lineRule="auto"/>
    </w:pPr>
  </w:style>
  <w:style w:type="character" w:customStyle="1" w:styleId="FooterChar">
    <w:name w:val="Footer Char"/>
    <w:basedOn w:val="DefaultParagraphFont"/>
    <w:link w:val="Footer"/>
    <w:uiPriority w:val="99"/>
    <w:rsid w:val="00475D1A"/>
    <w:rPr>
      <w:rFonts w:ascii="Times New Roman" w:hAnsi="Times New Roman"/>
      <w:sz w:val="24"/>
    </w:rPr>
  </w:style>
  <w:style w:type="character" w:styleId="Hyperlink">
    <w:name w:val="Hyperlink"/>
    <w:basedOn w:val="DefaultParagraphFont"/>
    <w:uiPriority w:val="99"/>
    <w:unhideWhenUsed/>
    <w:rsid w:val="00FF324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7076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outi.alahonkola@gmail.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2</Pages>
  <Words>674</Words>
  <Characters>384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uti Ala-Honkola</dc:creator>
  <cp:lastModifiedBy>Outi Ala-Honkola</cp:lastModifiedBy>
  <cp:revision>10</cp:revision>
  <dcterms:created xsi:type="dcterms:W3CDTF">2016-01-23T11:23:00Z</dcterms:created>
  <dcterms:modified xsi:type="dcterms:W3CDTF">2016-01-24T08:22:00Z</dcterms:modified>
</cp:coreProperties>
</file>